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B7CA9CD" w14:textId="77777777" w:rsidR="0070148F" w:rsidRPr="00805A55" w:rsidRDefault="00901EFA" w:rsidP="00805A55">
      <w:pPr>
        <w:pStyle w:val="Heading1"/>
        <w:spacing w:line="48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805A55">
        <w:rPr>
          <w:rFonts w:ascii="Times New Roman" w:hAnsi="Times New Roman" w:cs="Times New Roman"/>
          <w:sz w:val="20"/>
          <w:szCs w:val="20"/>
        </w:rPr>
        <w:t>Supplementary Material</w:t>
      </w:r>
    </w:p>
    <w:p w14:paraId="288B1B47" w14:textId="77777777" w:rsidR="00901EFA" w:rsidRPr="00805A55" w:rsidRDefault="00901EFA" w:rsidP="00805A55">
      <w:pPr>
        <w:pStyle w:val="ListParagraph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b/>
          <w:sz w:val="20"/>
          <w:szCs w:val="20"/>
        </w:rPr>
      </w:pPr>
      <w:r w:rsidRPr="00805A55">
        <w:rPr>
          <w:rFonts w:ascii="Times New Roman" w:hAnsi="Times New Roman" w:cs="Times New Roman"/>
          <w:b/>
          <w:sz w:val="20"/>
          <w:szCs w:val="20"/>
        </w:rPr>
        <w:t>Supplementary Tables</w:t>
      </w:r>
    </w:p>
    <w:p w14:paraId="7BA24BBB" w14:textId="77777777" w:rsidR="00901EFA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1C403614" w14:textId="77777777" w:rsidR="00805A55" w:rsidRDefault="00805A55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66675B87" w14:textId="77777777" w:rsidR="00805A55" w:rsidRPr="00805A55" w:rsidRDefault="00805A55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262F4813" w14:textId="77777777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7EECC84E" w14:textId="77777777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5CCD5C82" w14:textId="77777777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4D62D0F3" w14:textId="77777777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62F6DF6E" w14:textId="77777777" w:rsidR="00901EFA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33E6610B" w14:textId="77777777" w:rsidR="00805A55" w:rsidRPr="00805A55" w:rsidRDefault="00805A55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6ABBE189" w14:textId="77777777" w:rsidR="0021723D" w:rsidRDefault="0021723D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2825B3EC" w14:textId="6D18C7F5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805A55">
        <w:rPr>
          <w:rFonts w:ascii="Times New Roman" w:hAnsi="Times New Roman" w:cs="Times New Roman"/>
          <w:b/>
          <w:sz w:val="20"/>
          <w:szCs w:val="20"/>
        </w:rPr>
        <w:lastRenderedPageBreak/>
        <w:t>Supplementary Table 1 Clinical studie</w:t>
      </w:r>
      <w:r w:rsidR="00130E45">
        <w:rPr>
          <w:rFonts w:ascii="Times New Roman" w:hAnsi="Times New Roman" w:cs="Times New Roman"/>
          <w:b/>
          <w:sz w:val="20"/>
          <w:szCs w:val="20"/>
        </w:rPr>
        <w:t>s on the research of SCT for ED</w:t>
      </w:r>
    </w:p>
    <w:tbl>
      <w:tblPr>
        <w:tblStyle w:val="TableGrid"/>
        <w:tblpPr w:leftFromText="180" w:rightFromText="180" w:vertAnchor="page" w:horzAnchor="margin" w:tblpXSpec="center" w:tblpY="3080"/>
        <w:tblW w:w="1474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276"/>
        <w:gridCol w:w="1134"/>
        <w:gridCol w:w="1559"/>
        <w:gridCol w:w="1134"/>
        <w:gridCol w:w="1276"/>
        <w:gridCol w:w="2551"/>
        <w:gridCol w:w="1418"/>
        <w:gridCol w:w="1275"/>
        <w:gridCol w:w="1276"/>
        <w:gridCol w:w="992"/>
      </w:tblGrid>
      <w:tr w:rsidR="00901EFA" w:rsidRPr="00805A55" w14:paraId="3F40E913" w14:textId="77777777" w:rsidTr="00F61226"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49741EC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6CE95EA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First autho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E59D3A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719768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Trail I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6E3D54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aus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D7906C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umber of patient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1705531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ntervent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252451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Rout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69308C9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Follow-up time, month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68E80E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Outcom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3F3138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SAE</w:t>
            </w:r>
          </w:p>
        </w:tc>
      </w:tr>
      <w:tr w:rsidR="00901EFA" w:rsidRPr="00805A55" w14:paraId="523A56E8" w14:textId="77777777" w:rsidTr="00F61226">
        <w:tc>
          <w:tcPr>
            <w:tcW w:w="851" w:type="dxa"/>
            <w:tcBorders>
              <w:top w:val="single" w:sz="4" w:space="0" w:color="auto"/>
            </w:tcBorders>
          </w:tcPr>
          <w:p w14:paraId="383A5F3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22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26458C4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Koga S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oga&lt;/Author&gt;&lt;Year&gt;2022&lt;/Year&gt;&lt;RecNum&gt;952&lt;/RecNum&gt;&lt;DisplayText&gt;&lt;style face="superscript"&gt;1&lt;/style&gt;&lt;/DisplayText&gt;&lt;record&gt;&lt;rec-number&gt;952&lt;/rec-number&gt;&lt;foreign-keys&gt;&lt;key app="EN" db-id="zx20wwaw1z5ddae0r9p5xa5js0xawxzepz5r" timestamp="1695037621"&gt;952&lt;/key&gt;&lt;/foreign-keys&gt;&lt;ref-type name="Journal Article"&gt;17&lt;/ref-type&gt;&lt;contributors&gt;&lt;authors&gt;&lt;author&gt;Koga, S.&lt;/author&gt;&lt;author&gt;Horiguchi, Y.&lt;/author&gt;&lt;/authors&gt;&lt;/contributors&gt;&lt;auth-address&gt;Ginza Solaria Clinic, Panagy Co., Ltd., Tokyo, Japan.&amp;#xD;Department of Urology, Edogawa Hospital, Tokyo, Japan.&lt;/auth-address&gt;&lt;titles&gt;&lt;title&gt;Efficacy of a cultured conditioned medium of exfoliated deciduous dental pulp stem cells in erectile dysfunction patients&lt;/title&gt;&lt;secondary-title&gt;J Cell Mol Med&lt;/secondary-title&gt;&lt;/titles&gt;&lt;periodical&gt;&lt;full-title&gt;J Cell Mol Med&lt;/full-title&gt;&lt;/periodical&gt;&lt;pages&gt;195-201&lt;/pages&gt;&lt;volume&gt;26&lt;/volume&gt;&lt;number&gt;1&lt;/number&gt;&lt;edition&gt;2021/12/01&lt;/edition&gt;&lt;keywords&gt;&lt;keyword&gt;Adult&lt;/keyword&gt;&lt;keyword&gt;Aged&lt;/keyword&gt;&lt;keyword&gt;Culture Media, Conditioned/pharmacology&lt;/keyword&gt;&lt;keyword&gt;Dental Pulp&lt;/keyword&gt;&lt;keyword&gt;Endothelial Cells&lt;/keyword&gt;&lt;keyword&gt;*Erectile Dysfunction/drug therapy&lt;/keyword&gt;&lt;keyword&gt;Humans&lt;/keyword&gt;&lt;keyword&gt;Male&lt;/keyword&gt;&lt;keyword&gt;Middle Aged&lt;/keyword&gt;&lt;keyword&gt;Penile Erection/physiology&lt;/keyword&gt;&lt;keyword&gt;Pilot Projects&lt;/keyword&gt;&lt;keyword&gt;Stem Cells&lt;/keyword&gt;&lt;keyword&gt;International Index of Erectile Function&lt;/keyword&gt;&lt;keyword&gt;erectile dysfunction&lt;/keyword&gt;&lt;keyword&gt;exfoliated deciduous dental pulp&lt;/keyword&gt;&lt;keyword&gt;stem cell-derived growth factor&lt;/keyword&gt;&lt;keyword&gt;vascular endothelial cells&lt;/keyword&gt;&lt;/keywords&gt;&lt;dates&gt;&lt;year&gt;2022&lt;/year&gt;&lt;pub-dates&gt;&lt;date&gt;Jan&lt;/date&gt;&lt;/pub-dates&gt;&lt;/dates&gt;&lt;isbn&gt;1582-4934 (Electronic)&amp;#xD;1582-1838 (Print)&amp;#xD;1582-1838 (Linking)&lt;/isbn&gt;&lt;accession-num&gt;34845823&lt;/accession-num&gt;&lt;urls&gt;&lt;related-urls&gt;&lt;url&gt;https://www.ncbi.nlm.nih.gov/pubmed/34845823&lt;/url&gt;&lt;/related-urls&gt;&lt;/urls&gt;&lt;custom2&gt;PMC8742184&lt;/custom2&gt;&lt;electronic-resource-num&gt;10.1111/jcmm.17072&lt;/electronic-resource-num&gt;&lt;/record&gt;&lt;/Cite&gt;&lt;/EndNote&gt;</w:instrTex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EAE141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Japan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746B69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ED783B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Multifacto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CE4DA8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22A1094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At least 3 consecutive SHED‐CM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6EC8E6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C1EE69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88045E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C05B69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5DD31FA4" w14:textId="77777777" w:rsidTr="00F61226">
        <w:tc>
          <w:tcPr>
            <w:tcW w:w="851" w:type="dxa"/>
          </w:tcPr>
          <w:p w14:paraId="2324E7E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1276" w:type="dxa"/>
          </w:tcPr>
          <w:p w14:paraId="59E0AEA1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Mirzaei M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J6YWVpPC9BdXRob3I+PFllYXI+MjAyMTwvWWVhcj48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J6YWVpPC9BdXRob3I+PFllYXI+MjAyMTwvWWVhcj48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1B98350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1559" w:type="dxa"/>
          </w:tcPr>
          <w:p w14:paraId="3937F00A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RCT20190517043609N1</w:t>
            </w:r>
          </w:p>
        </w:tc>
        <w:tc>
          <w:tcPr>
            <w:tcW w:w="1134" w:type="dxa"/>
          </w:tcPr>
          <w:p w14:paraId="320091F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M</w:t>
            </w:r>
          </w:p>
        </w:tc>
        <w:tc>
          <w:tcPr>
            <w:tcW w:w="1276" w:type="dxa"/>
          </w:tcPr>
          <w:p w14:paraId="5AEB8A0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551" w:type="dxa"/>
          </w:tcPr>
          <w:p w14:paraId="191A8F8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0 for OM-MSCs, 10 for normal saline</w:t>
            </w:r>
          </w:p>
        </w:tc>
        <w:tc>
          <w:tcPr>
            <w:tcW w:w="1418" w:type="dxa"/>
          </w:tcPr>
          <w:p w14:paraId="2B00D9E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5AB34A2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2B319E7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</w:tcPr>
          <w:p w14:paraId="2998968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6C33A19B" w14:textId="77777777" w:rsidTr="00F61226">
        <w:tc>
          <w:tcPr>
            <w:tcW w:w="851" w:type="dxa"/>
          </w:tcPr>
          <w:p w14:paraId="0771C0A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1276" w:type="dxa"/>
          </w:tcPr>
          <w:p w14:paraId="31F98E7B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You D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b3U8L0F1dGhvcj48WWVhcj4yMDIxPC9ZZWFyPjxSZWNO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b3U8L0F1dGhvcj48WWVhcj4yMDIxPC9ZZWFyPjxSZWNO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4DDBD22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Korea</w:t>
            </w:r>
          </w:p>
        </w:tc>
        <w:tc>
          <w:tcPr>
            <w:tcW w:w="1559" w:type="dxa"/>
          </w:tcPr>
          <w:p w14:paraId="051A41B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2344849</w:t>
            </w:r>
          </w:p>
        </w:tc>
        <w:tc>
          <w:tcPr>
            <w:tcW w:w="1134" w:type="dxa"/>
          </w:tcPr>
          <w:p w14:paraId="5B56F22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M/CNI</w:t>
            </w:r>
          </w:p>
        </w:tc>
        <w:tc>
          <w:tcPr>
            <w:tcW w:w="1276" w:type="dxa"/>
          </w:tcPr>
          <w:p w14:paraId="319392C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5/5</w:t>
            </w:r>
          </w:p>
        </w:tc>
        <w:tc>
          <w:tcPr>
            <w:tcW w:w="2551" w:type="dxa"/>
          </w:tcPr>
          <w:p w14:paraId="0572143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BMSCs</w:t>
            </w:r>
          </w:p>
        </w:tc>
        <w:tc>
          <w:tcPr>
            <w:tcW w:w="1418" w:type="dxa"/>
          </w:tcPr>
          <w:p w14:paraId="047E3F8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7A56C9D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</w:tcPr>
          <w:p w14:paraId="6E8A541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</w:tcPr>
          <w:p w14:paraId="4BC8AA2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3C2455F6" w14:textId="77777777" w:rsidTr="00F61226">
        <w:tc>
          <w:tcPr>
            <w:tcW w:w="851" w:type="dxa"/>
          </w:tcPr>
          <w:p w14:paraId="13CBAD8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1276" w:type="dxa"/>
          </w:tcPr>
          <w:p w14:paraId="07CD9F9E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Al </w:t>
            </w:r>
            <w:proofErr w:type="spell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emour</w:t>
            </w:r>
            <w:proofErr w:type="spell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 S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CBEZW1vdXI8L0F1dGhvcj48WWVhcj4yMDIxPC9ZZWFy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CBEZW1vdXI8L0F1dGhvcj48WWVhcj4yMDIxPC9ZZWFy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7671160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Jordan</w:t>
            </w:r>
          </w:p>
        </w:tc>
        <w:tc>
          <w:tcPr>
            <w:tcW w:w="1559" w:type="dxa"/>
          </w:tcPr>
          <w:p w14:paraId="6B6651F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2945449</w:t>
            </w:r>
          </w:p>
        </w:tc>
        <w:tc>
          <w:tcPr>
            <w:tcW w:w="1134" w:type="dxa"/>
          </w:tcPr>
          <w:p w14:paraId="4F63920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M</w:t>
            </w:r>
          </w:p>
        </w:tc>
        <w:tc>
          <w:tcPr>
            <w:tcW w:w="1276" w:type="dxa"/>
          </w:tcPr>
          <w:p w14:paraId="39E6D96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551" w:type="dxa"/>
          </w:tcPr>
          <w:p w14:paraId="682F5F1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 consecutive WJ-MSCs</w:t>
            </w:r>
          </w:p>
        </w:tc>
        <w:tc>
          <w:tcPr>
            <w:tcW w:w="1418" w:type="dxa"/>
          </w:tcPr>
          <w:p w14:paraId="7C5F0BC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6553D41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</w:tcPr>
          <w:p w14:paraId="5BFD626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 and EHS ↑</w:t>
            </w:r>
          </w:p>
        </w:tc>
        <w:tc>
          <w:tcPr>
            <w:tcW w:w="992" w:type="dxa"/>
          </w:tcPr>
          <w:p w14:paraId="22B6068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37D916C8" w14:textId="77777777" w:rsidTr="00F61226">
        <w:tc>
          <w:tcPr>
            <w:tcW w:w="851" w:type="dxa"/>
          </w:tcPr>
          <w:p w14:paraId="590282B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1276" w:type="dxa"/>
          </w:tcPr>
          <w:p w14:paraId="505D000B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von Schwarz, 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R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on Schwarz&lt;/Author&gt;&lt;Year&gt;2021&lt;/Year&gt;&lt;RecNum&gt;956&lt;/RecNum&gt;&lt;DisplayText&gt;&lt;style face="superscript"&gt;5&lt;/style&gt;&lt;/DisplayText&gt;&lt;record&gt;&lt;rec-number&gt;956&lt;/rec-number&gt;&lt;foreign-keys&gt;&lt;key app="EN" db-id="zx20wwaw1z5ddae0r9p5xa5js0xawxzepz5r" timestamp="1695040481"&gt;956&lt;/key&gt;&lt;/foreign-keys&gt;&lt;ref-type name="Journal Article"&gt;17&lt;/ref-type&gt;&lt;contributors&gt;&lt;authors&gt;&lt;author&gt;von Schwarz, E. R.&lt;/author&gt;&lt;author&gt;Busse, N.&lt;/author&gt;&lt;author&gt;Angelus, K. M.&lt;/author&gt;&lt;author&gt;Omair, A.&lt;/author&gt;&lt;author&gt;von Schwarz, A. A.&lt;/author&gt;&lt;author&gt;Bogaardt, P. C.&lt;/author&gt;&lt;/authors&gt;&lt;/contributors&gt;&lt;titles&gt;&lt;title&gt;Intracavernous injection of stem cell-derived bioactive molecules for erectile dysfunction-a pilot phase non-randomized controlled trial&lt;/title&gt;&lt;secondary-title&gt;Journal of Mens Health&lt;/secondary-title&gt;&lt;/titles&gt;&lt;periodical&gt;&lt;full-title&gt;Journal of Mens Health&lt;/full-title&gt;&lt;/periodical&gt;&lt;pages&gt;99-108&lt;/pages&gt;&lt;volume&gt;17&lt;/volume&gt;&lt;number&gt;4&lt;/number&gt;&lt;dates&gt;&lt;year&gt;2021&lt;/year&gt;&lt;pub-dates&gt;&lt;date&gt;Sep&lt;/date&gt;&lt;/pub-dates&gt;&lt;/dates&gt;&lt;isbn&gt;1875-6867&lt;/isbn&gt;&lt;accession-num&gt;WOS:000697500800001&lt;/accession-num&gt;&lt;urls&gt;&lt;related-urls&gt;&lt;url&gt;&amp;lt;Go to ISI&amp;gt;://WOS:000697500800001&lt;/url&gt;&lt;/related-urls&gt;&lt;/urls&gt;&lt;electronic-resource-num&gt;10.31083/jomh.2021.090&lt;/electronic-resource-num&gt;&lt;/record&gt;&lt;/Cite&gt;&lt;/EndNote&gt;</w:instrTex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1AD778D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USA</w:t>
            </w:r>
          </w:p>
        </w:tc>
        <w:tc>
          <w:tcPr>
            <w:tcW w:w="1559" w:type="dxa"/>
          </w:tcPr>
          <w:p w14:paraId="5744B27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4684602</w:t>
            </w:r>
          </w:p>
        </w:tc>
        <w:tc>
          <w:tcPr>
            <w:tcW w:w="1134" w:type="dxa"/>
          </w:tcPr>
          <w:p w14:paraId="017E721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Multifactor</w:t>
            </w:r>
          </w:p>
        </w:tc>
        <w:tc>
          <w:tcPr>
            <w:tcW w:w="1276" w:type="dxa"/>
          </w:tcPr>
          <w:p w14:paraId="6AEAC7E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2551" w:type="dxa"/>
          </w:tcPr>
          <w:p w14:paraId="4C04891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20 for HUCMSCs-derived bioactive molecules, 6 for 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rmal saline</w:t>
            </w:r>
          </w:p>
        </w:tc>
        <w:tc>
          <w:tcPr>
            <w:tcW w:w="1418" w:type="dxa"/>
          </w:tcPr>
          <w:p w14:paraId="650C335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CI</w:t>
            </w:r>
          </w:p>
        </w:tc>
        <w:tc>
          <w:tcPr>
            <w:tcW w:w="1275" w:type="dxa"/>
          </w:tcPr>
          <w:p w14:paraId="201B41D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50BA954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</w:tcPr>
          <w:p w14:paraId="20FD7E0A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3CB023B4" w14:textId="77777777" w:rsidTr="00F61226">
        <w:tc>
          <w:tcPr>
            <w:tcW w:w="851" w:type="dxa"/>
          </w:tcPr>
          <w:p w14:paraId="1E4BC5A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20</w:t>
            </w:r>
          </w:p>
        </w:tc>
        <w:tc>
          <w:tcPr>
            <w:tcW w:w="1276" w:type="dxa"/>
          </w:tcPr>
          <w:p w14:paraId="5BE99C8F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Ory J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cnk8L0F1dGhvcj48WWVhcj4yMDIwPC9ZZWFyPjxSZWNO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cnk8L0F1dGhvcj48WWVhcj4yMDIwPC9ZZWFyPjxSZWNO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2C28097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559" w:type="dxa"/>
          </w:tcPr>
          <w:p w14:paraId="16FF18A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1087996/ NCT00768066/ NCT02013674</w:t>
            </w:r>
          </w:p>
        </w:tc>
        <w:tc>
          <w:tcPr>
            <w:tcW w:w="1134" w:type="dxa"/>
          </w:tcPr>
          <w:p w14:paraId="5362A2E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ED with cardiomyopathy</w:t>
            </w:r>
          </w:p>
        </w:tc>
        <w:tc>
          <w:tcPr>
            <w:tcW w:w="1276" w:type="dxa"/>
          </w:tcPr>
          <w:p w14:paraId="0A0F592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2551" w:type="dxa"/>
          </w:tcPr>
          <w:p w14:paraId="09DBBE4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8 for BMSCs/ BMMNCs, 8 for placebo</w:t>
            </w:r>
          </w:p>
        </w:tc>
        <w:tc>
          <w:tcPr>
            <w:tcW w:w="1418" w:type="dxa"/>
          </w:tcPr>
          <w:p w14:paraId="4E1E86F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Transendocardial</w:t>
            </w:r>
            <w:proofErr w:type="spell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 injection</w:t>
            </w:r>
          </w:p>
        </w:tc>
        <w:tc>
          <w:tcPr>
            <w:tcW w:w="1275" w:type="dxa"/>
          </w:tcPr>
          <w:p w14:paraId="042CE39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</w:tcPr>
          <w:p w14:paraId="4924B9C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↑</w:t>
            </w:r>
          </w:p>
        </w:tc>
        <w:tc>
          <w:tcPr>
            <w:tcW w:w="992" w:type="dxa"/>
          </w:tcPr>
          <w:p w14:paraId="20F6F20A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Similar between 2 groups</w:t>
            </w:r>
          </w:p>
        </w:tc>
      </w:tr>
      <w:tr w:rsidR="00901EFA" w:rsidRPr="00805A55" w14:paraId="395E14C2" w14:textId="77777777" w:rsidTr="00F61226">
        <w:tc>
          <w:tcPr>
            <w:tcW w:w="851" w:type="dxa"/>
          </w:tcPr>
          <w:p w14:paraId="4C56817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  <w:lang w:eastAsia="zh-CN"/>
              </w:rPr>
              <w:t>2020</w:t>
            </w:r>
          </w:p>
        </w:tc>
        <w:tc>
          <w:tcPr>
            <w:tcW w:w="1276" w:type="dxa"/>
          </w:tcPr>
          <w:p w14:paraId="2DB17A3D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Protogerou</w:t>
            </w:r>
            <w:proofErr w:type="spell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 V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cm90b2dlcm91PC9BdXRob3I+PFllYXI+MjAyMDwvWWVh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cm90b2dlcm91PC9BdXRob3I+PFllYXI+MjAyMDwvWWVh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0CAB3EF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Greece</w:t>
            </w:r>
          </w:p>
        </w:tc>
        <w:tc>
          <w:tcPr>
            <w:tcW w:w="1559" w:type="dxa"/>
          </w:tcPr>
          <w:p w14:paraId="209C5F0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</w:tcPr>
          <w:p w14:paraId="29F677B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Multifactor</w:t>
            </w:r>
          </w:p>
        </w:tc>
        <w:tc>
          <w:tcPr>
            <w:tcW w:w="1276" w:type="dxa"/>
          </w:tcPr>
          <w:p w14:paraId="6F5AAD9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551" w:type="dxa"/>
          </w:tcPr>
          <w:p w14:paraId="04C1A5F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5 for ADSCs suspended in PL</w:t>
            </w:r>
          </w:p>
        </w:tc>
        <w:tc>
          <w:tcPr>
            <w:tcW w:w="1418" w:type="dxa"/>
          </w:tcPr>
          <w:p w14:paraId="1407B13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0627753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32C767D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</w:tcPr>
          <w:p w14:paraId="26E8505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0235ACC3" w14:textId="77777777" w:rsidTr="00F61226">
        <w:tc>
          <w:tcPr>
            <w:tcW w:w="851" w:type="dxa"/>
          </w:tcPr>
          <w:p w14:paraId="694F2E7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276" w:type="dxa"/>
          </w:tcPr>
          <w:p w14:paraId="1DB58855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Haahr MK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FocjwvQXV0aG9yPjxZZWFyPjIwMTg8L1llYXI+PFJl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FocjwvQXV0aG9yPjxZZWFyPjIwMTg8L1llYXI+PFJl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8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583BF23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enmark</w:t>
            </w:r>
          </w:p>
        </w:tc>
        <w:tc>
          <w:tcPr>
            <w:tcW w:w="1559" w:type="dxa"/>
          </w:tcPr>
          <w:p w14:paraId="0EC7A01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2240823</w:t>
            </w:r>
          </w:p>
        </w:tc>
        <w:tc>
          <w:tcPr>
            <w:tcW w:w="1134" w:type="dxa"/>
          </w:tcPr>
          <w:p w14:paraId="1B564F9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NI</w:t>
            </w:r>
          </w:p>
        </w:tc>
        <w:tc>
          <w:tcPr>
            <w:tcW w:w="1276" w:type="dxa"/>
          </w:tcPr>
          <w:p w14:paraId="5938A35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ontinent: 15</w:t>
            </w:r>
          </w:p>
          <w:p w14:paraId="6CDECC4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ncontinent: 6</w:t>
            </w:r>
          </w:p>
        </w:tc>
        <w:tc>
          <w:tcPr>
            <w:tcW w:w="2551" w:type="dxa"/>
          </w:tcPr>
          <w:p w14:paraId="3A503FF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ADRCs</w:t>
            </w:r>
          </w:p>
        </w:tc>
        <w:tc>
          <w:tcPr>
            <w:tcW w:w="1418" w:type="dxa"/>
          </w:tcPr>
          <w:p w14:paraId="33B30E7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773FEC3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</w:tcPr>
          <w:p w14:paraId="6A55B7C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ontinent: IIEF-5, EHS↑</w:t>
            </w:r>
          </w:p>
          <w:p w14:paraId="7578E16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ncontinent:   unchanged</w:t>
            </w:r>
          </w:p>
        </w:tc>
        <w:tc>
          <w:tcPr>
            <w:tcW w:w="992" w:type="dxa"/>
          </w:tcPr>
          <w:p w14:paraId="396C138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0D946F0B" w14:textId="77777777" w:rsidTr="00F61226">
        <w:tc>
          <w:tcPr>
            <w:tcW w:w="851" w:type="dxa"/>
          </w:tcPr>
          <w:p w14:paraId="6031675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276" w:type="dxa"/>
          </w:tcPr>
          <w:p w14:paraId="62565EC8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Al </w:t>
            </w:r>
            <w:proofErr w:type="spell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emour</w:t>
            </w:r>
            <w:proofErr w:type="spell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 S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CBEZW1vdXI8L0F1dGhvcj48WWVhcj4yMDE4PC9ZZWFy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CBEZW1vdXI8L0F1dGhvcj48WWVhcj4yMDE4PC9ZZWFy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267EF7E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Jordan</w:t>
            </w:r>
          </w:p>
        </w:tc>
        <w:tc>
          <w:tcPr>
            <w:tcW w:w="1559" w:type="dxa"/>
          </w:tcPr>
          <w:p w14:paraId="6FF8F2D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2945462</w:t>
            </w:r>
          </w:p>
        </w:tc>
        <w:tc>
          <w:tcPr>
            <w:tcW w:w="1134" w:type="dxa"/>
          </w:tcPr>
          <w:p w14:paraId="3C891C7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M</w:t>
            </w:r>
          </w:p>
        </w:tc>
        <w:tc>
          <w:tcPr>
            <w:tcW w:w="1276" w:type="dxa"/>
          </w:tcPr>
          <w:p w14:paraId="7315CC8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551" w:type="dxa"/>
          </w:tcPr>
          <w:p w14:paraId="26546C4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 consecutive BMSCs</w:t>
            </w:r>
          </w:p>
        </w:tc>
        <w:tc>
          <w:tcPr>
            <w:tcW w:w="1418" w:type="dxa"/>
          </w:tcPr>
          <w:p w14:paraId="0FCB993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10C1CB9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</w:tcPr>
          <w:p w14:paraId="75AD30C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15, EHS↑</w:t>
            </w:r>
          </w:p>
        </w:tc>
        <w:tc>
          <w:tcPr>
            <w:tcW w:w="992" w:type="dxa"/>
          </w:tcPr>
          <w:p w14:paraId="103648D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56F8A193" w14:textId="77777777" w:rsidTr="00F61226">
        <w:tc>
          <w:tcPr>
            <w:tcW w:w="851" w:type="dxa"/>
          </w:tcPr>
          <w:p w14:paraId="1274A8C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017</w:t>
            </w:r>
          </w:p>
        </w:tc>
        <w:tc>
          <w:tcPr>
            <w:tcW w:w="1276" w:type="dxa"/>
          </w:tcPr>
          <w:p w14:paraId="207C95F8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Liu, KF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17&lt;/Year&gt;&lt;RecNum&gt;963&lt;/RecNum&gt;&lt;DisplayText&gt;&lt;style face="superscript"&gt;10&lt;/style&gt;&lt;/DisplayText&gt;&lt;record&gt;&lt;rec-number&gt;963&lt;/rec-number&gt;&lt;foreign-keys&gt;&lt;key app="EN" db-id="zx20wwaw1z5ddae0r9p5xa5js0xawxzepz5r" timestamp="1696484752"&gt;963&lt;/key&gt;&lt;/foreign-keys&gt;&lt;ref-type name="Journal Article"&gt;17&lt;/ref-type&gt;&lt;contributors&gt;&lt;authors&gt;&lt;author&gt;Liu, K. F.&lt;/author&gt;&lt;author&gt;Yu, H. T.&lt;/author&gt;&lt;author&gt;Zhang, C. W.&lt;/author&gt;&lt;author&gt;Zhu, C. H.&lt;/author&gt;&lt;/authors&gt;&lt;/contributors&gt;&lt;</w:instrText>
            </w:r>
            <w:r w:rsidR="00130E45">
              <w:rPr>
                <w:rFonts w:ascii="Times New Roman" w:hAnsi="Times New Roman" w:cs="Times New Roman" w:hint="eastAsia"/>
                <w:sz w:val="20"/>
                <w:szCs w:val="20"/>
              </w:rPr>
              <w:instrText>auth-address&gt;[Liu, Kaifeng; Yu, Hongtao; Zhang, Chenwang; Zhu, Chunhui] Yangzhou Univ, Dept Urol, NJPH, Clin Med Sch, Yangzhou 225001, Jiangsu, Peoples R China.&amp;#xD;Liu, KF (</w:instrText>
            </w:r>
            <w:r w:rsidR="00130E45">
              <w:rPr>
                <w:rFonts w:ascii="Times New Roman" w:hAnsi="Times New Roman" w:cs="Times New Roman" w:hint="eastAsia"/>
                <w:sz w:val="20"/>
                <w:szCs w:val="20"/>
              </w:rPr>
              <w:instrText>通讯作者</w:instrText>
            </w:r>
            <w:r w:rsidR="00130E45">
              <w:rPr>
                <w:rFonts w:ascii="Times New Roman" w:hAnsi="Times New Roman" w:cs="Times New Roman" w:hint="eastAsia"/>
                <w:sz w:val="20"/>
                <w:szCs w:val="20"/>
              </w:rPr>
              <w:instrText>)</w:instrText>
            </w:r>
            <w:r w:rsidR="00130E45">
              <w:rPr>
                <w:rFonts w:ascii="Times New Roman" w:hAnsi="Times New Roman" w:cs="Times New Roman" w:hint="eastAsia"/>
                <w:sz w:val="20"/>
                <w:szCs w:val="20"/>
              </w:rPr>
              <w:instrText>，</w:instrText>
            </w:r>
            <w:r w:rsidR="00130E45">
              <w:rPr>
                <w:rFonts w:ascii="Times New Roman" w:hAnsi="Times New Roman" w:cs="Times New Roman" w:hint="eastAsia"/>
                <w:sz w:val="20"/>
                <w:szCs w:val="20"/>
              </w:rPr>
              <w:instrText>Yangzhou Univ, Dept Urol, NJPH, Clin Med Sch, Yangzhou 225001, Jiangsu, Peo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>ples R China.&lt;/auth-address&gt;&lt;titles&gt;&lt;title&gt;Using CD133 stem cells to therapy the erectile dysfunction (ED) by corpus cavernosum angiography surgery&lt;/title&gt;&lt;secondary-title&gt;Biomedical Research-India&lt;/secondary-title&gt;&lt;alt-title&gt;Biomed. Res.-India&lt;/alt-title&gt;&lt;/titles&gt;&lt;periodical&gt;&lt;full-title&gt;Biomedical Research-India&lt;/full-title&gt;&lt;/periodical&gt;&lt;pages&gt;4883-4885&lt;/pages&gt;&lt;volume&gt;28&lt;/volume&gt;&lt;number&gt;11&lt;/number&gt;&lt;keywords&gt;&lt;keyword&gt;Erectile dysfunction&lt;/keyword&gt;&lt;keyword&gt;Stem cell transplantation&lt;/keyword&gt;&lt;keyword&gt;Intracavernosal&lt;/keyword&gt;&lt;keyword&gt;injection&lt;/keyword&gt;&lt;keyword&gt;intracavernous injection&lt;/keyword&gt;&lt;keyword&gt;disease&lt;/keyword&gt;&lt;keyword&gt;trials&lt;/keyword&gt;&lt;keyword&gt;Engineering&lt;/keyword&gt;&lt;keyword&gt;Research &amp;amp; Experimental Medicine&lt;/keyword&gt;&lt;/keywords&gt;&lt;dates&gt;&lt;year&gt;2017&lt;/year&gt;&lt;/dates&gt;&lt;isbn&gt;0970-938X&lt;/isbn&gt;&lt;accession-num&gt;WOS:000407324200029&lt;/accession-num&gt;&lt;work-type&gt;Article&lt;/work-type&gt;&lt;urls&gt;&lt;related-urls&gt;&lt;url&gt;&amp;lt;Go to ISI&amp;gt;://WOS:000407324200029&lt;/url&gt;&lt;/related-urls&gt;&lt;/urls&gt;&lt;language&gt;English&lt;/language&gt;&lt;/record&gt;&lt;/Cite&gt;&lt;/EndNote&gt;</w:instrTex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6692083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559" w:type="dxa"/>
          </w:tcPr>
          <w:p w14:paraId="0B52C80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</w:tcPr>
          <w:p w14:paraId="01D0936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Multifactor</w:t>
            </w:r>
          </w:p>
        </w:tc>
        <w:tc>
          <w:tcPr>
            <w:tcW w:w="1276" w:type="dxa"/>
          </w:tcPr>
          <w:p w14:paraId="39B3AE9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2551" w:type="dxa"/>
          </w:tcPr>
          <w:p w14:paraId="3D3E687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D133 stem cells</w:t>
            </w:r>
          </w:p>
        </w:tc>
        <w:tc>
          <w:tcPr>
            <w:tcW w:w="1418" w:type="dxa"/>
          </w:tcPr>
          <w:p w14:paraId="1E3BA81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71ACD0B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</w:tcPr>
          <w:p w14:paraId="0DD03CE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</w:tcPr>
          <w:p w14:paraId="08BD086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6D6100A2" w14:textId="77777777" w:rsidTr="00F61226">
        <w:tc>
          <w:tcPr>
            <w:tcW w:w="851" w:type="dxa"/>
          </w:tcPr>
          <w:p w14:paraId="1B5B60C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1276" w:type="dxa"/>
          </w:tcPr>
          <w:p w14:paraId="1B9CFDCD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Yiou</w:t>
            </w:r>
            <w:proofErr w:type="spell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 R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aW91PC9BdXRob3I+PFllYXI+MjAxNzwvWWVhcj48UmVj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aW91PC9BdXRob3I+PFllYXI+MjAxNzwvWWVhcj48UmVj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70C161D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France</w:t>
            </w:r>
          </w:p>
        </w:tc>
        <w:tc>
          <w:tcPr>
            <w:tcW w:w="1559" w:type="dxa"/>
          </w:tcPr>
          <w:p w14:paraId="45D329B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1089387</w:t>
            </w:r>
          </w:p>
        </w:tc>
        <w:tc>
          <w:tcPr>
            <w:tcW w:w="1134" w:type="dxa"/>
          </w:tcPr>
          <w:p w14:paraId="50F3CC0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NI</w:t>
            </w:r>
          </w:p>
        </w:tc>
        <w:tc>
          <w:tcPr>
            <w:tcW w:w="1276" w:type="dxa"/>
          </w:tcPr>
          <w:p w14:paraId="33E65EF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 in stage I</w:t>
            </w:r>
          </w:p>
          <w:p w14:paraId="27D5F556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631A24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 in stage II</w:t>
            </w:r>
          </w:p>
        </w:tc>
        <w:tc>
          <w:tcPr>
            <w:tcW w:w="2551" w:type="dxa"/>
          </w:tcPr>
          <w:p w14:paraId="492B8D4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BMMNCs</w:t>
            </w:r>
          </w:p>
        </w:tc>
        <w:tc>
          <w:tcPr>
            <w:tcW w:w="1418" w:type="dxa"/>
          </w:tcPr>
          <w:p w14:paraId="26D7D6E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415D1EC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</w:p>
          <w:p w14:paraId="2C72D2F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C13642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1EF62EF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15↑</w:t>
            </w:r>
          </w:p>
        </w:tc>
        <w:tc>
          <w:tcPr>
            <w:tcW w:w="992" w:type="dxa"/>
          </w:tcPr>
          <w:p w14:paraId="6575A5A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658C6E3E" w14:textId="77777777" w:rsidTr="00F61226">
        <w:tc>
          <w:tcPr>
            <w:tcW w:w="851" w:type="dxa"/>
          </w:tcPr>
          <w:p w14:paraId="3D62488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76" w:type="dxa"/>
          </w:tcPr>
          <w:p w14:paraId="7E86333E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Yiou</w:t>
            </w:r>
            <w:proofErr w:type="spell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 R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aW91PC9BdXRob3I+PFllYXI+MjAxNjwvWWVhcj48UmVj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aW91PC9BdXRob3I+PFllYXI+MjAxNjwvWWVhcj48UmVj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7D68D28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France</w:t>
            </w:r>
          </w:p>
        </w:tc>
        <w:tc>
          <w:tcPr>
            <w:tcW w:w="1559" w:type="dxa"/>
          </w:tcPr>
          <w:p w14:paraId="39623CF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1089387</w:t>
            </w:r>
          </w:p>
        </w:tc>
        <w:tc>
          <w:tcPr>
            <w:tcW w:w="1134" w:type="dxa"/>
          </w:tcPr>
          <w:p w14:paraId="08C9D68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NI</w:t>
            </w:r>
          </w:p>
        </w:tc>
        <w:tc>
          <w:tcPr>
            <w:tcW w:w="1276" w:type="dxa"/>
          </w:tcPr>
          <w:p w14:paraId="4237CA1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2551" w:type="dxa"/>
          </w:tcPr>
          <w:p w14:paraId="7151A8E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BMMNCs</w:t>
            </w:r>
          </w:p>
        </w:tc>
        <w:tc>
          <w:tcPr>
            <w:tcW w:w="1418" w:type="dxa"/>
          </w:tcPr>
          <w:p w14:paraId="64C9951C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246A424B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1B7DF90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15, EHS↑</w:t>
            </w:r>
          </w:p>
        </w:tc>
        <w:tc>
          <w:tcPr>
            <w:tcW w:w="992" w:type="dxa"/>
          </w:tcPr>
          <w:p w14:paraId="4AC7942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4581E49A" w14:textId="77777777" w:rsidTr="00F61226">
        <w:tc>
          <w:tcPr>
            <w:tcW w:w="851" w:type="dxa"/>
          </w:tcPr>
          <w:p w14:paraId="576E2FF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76" w:type="dxa"/>
          </w:tcPr>
          <w:p w14:paraId="39320E36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Haahr MK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FocjwvQXV0aG9yPjxZZWFyPjIwMTY8L1llYXI+PFJl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FocjwvQXV0aG9yPjxZZWFyPjIwMTY8L1llYXI+PFJl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5058096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enmark</w:t>
            </w:r>
          </w:p>
        </w:tc>
        <w:tc>
          <w:tcPr>
            <w:tcW w:w="1559" w:type="dxa"/>
          </w:tcPr>
          <w:p w14:paraId="5C6DA1D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2240823</w:t>
            </w:r>
          </w:p>
        </w:tc>
        <w:tc>
          <w:tcPr>
            <w:tcW w:w="1134" w:type="dxa"/>
          </w:tcPr>
          <w:p w14:paraId="74E589E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NI</w:t>
            </w:r>
          </w:p>
        </w:tc>
        <w:tc>
          <w:tcPr>
            <w:tcW w:w="1276" w:type="dxa"/>
          </w:tcPr>
          <w:p w14:paraId="24E7EE2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ontinent: 11</w:t>
            </w:r>
          </w:p>
          <w:p w14:paraId="70A857F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ncontinent: 6</w:t>
            </w:r>
          </w:p>
        </w:tc>
        <w:tc>
          <w:tcPr>
            <w:tcW w:w="2551" w:type="dxa"/>
          </w:tcPr>
          <w:p w14:paraId="054353A2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ADRCs</w:t>
            </w:r>
          </w:p>
        </w:tc>
        <w:tc>
          <w:tcPr>
            <w:tcW w:w="1418" w:type="dxa"/>
          </w:tcPr>
          <w:p w14:paraId="02EC2A9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392BD52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619D0645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Continent: IIEF-5, EHS↑</w:t>
            </w:r>
          </w:p>
          <w:p w14:paraId="6006726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Incontinent:  not regain  </w:t>
            </w:r>
          </w:p>
        </w:tc>
        <w:tc>
          <w:tcPr>
            <w:tcW w:w="992" w:type="dxa"/>
          </w:tcPr>
          <w:p w14:paraId="725F1A5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28813144" w14:textId="77777777" w:rsidTr="00F61226">
        <w:tc>
          <w:tcPr>
            <w:tcW w:w="851" w:type="dxa"/>
          </w:tcPr>
          <w:p w14:paraId="232BCAE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76" w:type="dxa"/>
          </w:tcPr>
          <w:p w14:paraId="6214BDE9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Levy JA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vy&lt;/Author&gt;&lt;Year&gt;2016&lt;/Year&gt;&lt;RecNum&gt;917&lt;/RecNum&gt;&lt;DisplayText&gt;&lt;style face="superscript"&gt;14&lt;/style&gt;&lt;/DisplayText&gt;&lt;record&gt;&lt;rec-number&gt;917&lt;/rec-number&gt;&lt;foreign-keys&gt;&lt;key app="EN" db-id="zx20wwaw1z5ddae0r9p5xa5js0xawxzepz5r" timestamp="1694447453"&gt;917&lt;/key&gt;&lt;/foreign-keys&gt;&lt;ref-type name="Journal Article"&gt;17&lt;/ref-type&gt;&lt;contributors&gt;&lt;authors&gt;&lt;author&gt;Levy, J. A.&lt;/author&gt;&lt;author&gt;Marchand, M.&lt;/author&gt;&lt;author&gt;Iorio, L.&lt;/author&gt;&lt;author&gt;Cassini, W.&lt;/author&gt;&lt;author&gt;Zahalsky, M. P.&lt;/author&gt;&lt;/authors&gt;&lt;/contributors&gt;&lt;titles&gt;&lt;title&gt;Determining the Feasibility of Managing Erectile Dysfunction in Humans With Placental-Derived Stem Cells&lt;/title&gt;&lt;secondary-title&gt;J Am Osteopath Assoc&lt;/secondary-title&gt;&lt;/titles&gt;&lt;periodical&gt;&lt;full-title&gt;J Am Osteopath Assoc&lt;/full-title&gt;&lt;/periodical&gt;&lt;pages&gt;e1-5&lt;/pages&gt;&lt;volume&gt;116&lt;/volume&gt;&lt;number&gt;1&lt;/number&gt;&lt;edition&gt;2016/01/09&lt;/edition&gt;&lt;keywords&gt;&lt;keyword&gt;Adult&lt;/keyword&gt;&lt;keyword&gt;Aged&lt;/keyword&gt;&lt;keyword&gt;Erectile Dysfunction/diagnosis/*therapy&lt;/keyword&gt;&lt;keyword&gt;Feasibility Studies&lt;/keyword&gt;&lt;keyword&gt;Female&lt;/keyword&gt;&lt;keyword&gt;Follow-Up Studies&lt;/keyword&gt;&lt;keyword&gt;Humans&lt;/keyword&gt;&lt;keyword&gt;Male&lt;/keyword&gt;&lt;keyword&gt;Middle Aged&lt;/keyword&gt;&lt;keyword&gt;Placenta/*cytology&lt;/keyword&gt;&lt;keyword&gt;Pregnancy&lt;/keyword&gt;&lt;keyword&gt;Prospective Studies&lt;/keyword&gt;&lt;keyword&gt;Severity of Illness Index&lt;/keyword&gt;&lt;keyword&gt;Stem Cell Transplantation/*methods&lt;/keyword&gt;&lt;keyword&gt;Stem Cells/*cytology&lt;/keyword&gt;&lt;keyword&gt;Time Factors&lt;/keyword&gt;&lt;/keywords&gt;&lt;dates&gt;&lt;year&gt;2016&lt;/year&gt;&lt;pub-dates&gt;&lt;date&gt;Jan&lt;/date&gt;&lt;/pub-dates&gt;&lt;/dates&gt;&lt;isbn&gt;1945-1997 (Electronic)&amp;#xD;0098-6151 (Linking)&lt;/isbn&gt;&lt;accession-num&gt;26745574&lt;/accession-num&gt;&lt;urls&gt;&lt;related-urls&gt;&lt;url&gt;https://www.ncbi.nlm.nih.gov/pubmed/26745574&lt;/url&gt;&lt;/related-urls&gt;&lt;/urls&gt;&lt;electronic-resource-num&gt;10.7556/jaoa.2016.007&lt;/electronic-resource-num&gt;&lt;/record&gt;&lt;/Cite&gt;&lt;/EndNote&gt;</w:instrTex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50C68F5A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559" w:type="dxa"/>
          </w:tcPr>
          <w:p w14:paraId="6C764543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CT02398370</w:t>
            </w:r>
          </w:p>
        </w:tc>
        <w:tc>
          <w:tcPr>
            <w:tcW w:w="1134" w:type="dxa"/>
          </w:tcPr>
          <w:p w14:paraId="104C05D1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Multifactor</w:t>
            </w:r>
          </w:p>
        </w:tc>
        <w:tc>
          <w:tcPr>
            <w:tcW w:w="1276" w:type="dxa"/>
          </w:tcPr>
          <w:p w14:paraId="4F87DAB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2551" w:type="dxa"/>
          </w:tcPr>
          <w:p w14:paraId="29DFB797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PM-MSCs</w:t>
            </w:r>
          </w:p>
        </w:tc>
        <w:tc>
          <w:tcPr>
            <w:tcW w:w="1418" w:type="dxa"/>
          </w:tcPr>
          <w:p w14:paraId="0692EC6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4D840F5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76" w:type="dxa"/>
          </w:tcPr>
          <w:p w14:paraId="5E4E953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PSV↑, </w:t>
            </w:r>
            <w:proofErr w:type="gram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  unchanged</w:t>
            </w:r>
            <w:proofErr w:type="gramEnd"/>
          </w:p>
        </w:tc>
        <w:tc>
          <w:tcPr>
            <w:tcW w:w="992" w:type="dxa"/>
          </w:tcPr>
          <w:p w14:paraId="07BE3EF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901EFA" w:rsidRPr="00805A55" w14:paraId="7F120163" w14:textId="77777777" w:rsidTr="00F61226">
        <w:tc>
          <w:tcPr>
            <w:tcW w:w="851" w:type="dxa"/>
          </w:tcPr>
          <w:p w14:paraId="7F4BBA6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010</w:t>
            </w:r>
          </w:p>
        </w:tc>
        <w:tc>
          <w:tcPr>
            <w:tcW w:w="1276" w:type="dxa"/>
          </w:tcPr>
          <w:p w14:paraId="173A937B" w14:textId="77777777" w:rsidR="00901EFA" w:rsidRPr="00805A55" w:rsidRDefault="00901EFA" w:rsidP="00130E4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Bahk JY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hrPC9BdXRob3I+PFllYXI+MjAxMDwvWWVhcj48UmVj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hrPC9BdXRob3I+PFllYXI+MjAxMDwvWWVhcj48UmVj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</w:fldData>
              </w:fldCha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</w:r>
            <w:r w:rsidR="00130E4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30E45" w:rsidRPr="00130E4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</w:t>
            </w:r>
            <w:r w:rsidRPr="00805A5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</w:tcPr>
          <w:p w14:paraId="3D38809E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Korea</w:t>
            </w:r>
          </w:p>
        </w:tc>
        <w:tc>
          <w:tcPr>
            <w:tcW w:w="1559" w:type="dxa"/>
          </w:tcPr>
          <w:p w14:paraId="3BAB0A4F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</w:tcPr>
          <w:p w14:paraId="2BB75B88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DM</w:t>
            </w:r>
          </w:p>
        </w:tc>
        <w:tc>
          <w:tcPr>
            <w:tcW w:w="1276" w:type="dxa"/>
          </w:tcPr>
          <w:p w14:paraId="343F3A49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2551" w:type="dxa"/>
          </w:tcPr>
          <w:p w14:paraId="78ABE01A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7 </w:t>
            </w:r>
            <w:proofErr w:type="gramStart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for  UCBSCs</w:t>
            </w:r>
            <w:proofErr w:type="gramEnd"/>
            <w:r w:rsidRPr="00805A55">
              <w:rPr>
                <w:rFonts w:ascii="Times New Roman" w:hAnsi="Times New Roman" w:cs="Times New Roman"/>
                <w:sz w:val="20"/>
                <w:szCs w:val="20"/>
              </w:rPr>
              <w:t xml:space="preserve">, 3 for normal saline </w:t>
            </w:r>
          </w:p>
        </w:tc>
        <w:tc>
          <w:tcPr>
            <w:tcW w:w="1418" w:type="dxa"/>
          </w:tcPr>
          <w:p w14:paraId="74C140A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CI</w:t>
            </w:r>
          </w:p>
        </w:tc>
        <w:tc>
          <w:tcPr>
            <w:tcW w:w="1275" w:type="dxa"/>
          </w:tcPr>
          <w:p w14:paraId="34D92BA4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276" w:type="dxa"/>
          </w:tcPr>
          <w:p w14:paraId="0A6C139D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IIEF-5↑</w:t>
            </w:r>
          </w:p>
        </w:tc>
        <w:tc>
          <w:tcPr>
            <w:tcW w:w="992" w:type="dxa"/>
          </w:tcPr>
          <w:p w14:paraId="6F392A20" w14:textId="77777777" w:rsidR="00901EFA" w:rsidRPr="00805A55" w:rsidRDefault="00901EFA" w:rsidP="00805A55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05A55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</w:tbl>
    <w:p w14:paraId="70CC253A" w14:textId="77777777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805A55">
        <w:rPr>
          <w:rFonts w:ascii="Times New Roman" w:hAnsi="Times New Roman" w:cs="Times New Roman"/>
          <w:sz w:val="20"/>
          <w:szCs w:val="20"/>
        </w:rPr>
        <w:t xml:space="preserve">SCT, stem cell therapy; ED, erectile dysfunction; SAE, severe adverse events; NA, not available; SHED‐CM, the cultured conditioned medium of stem cells from human exfoliated deciduous teeth; ICI, </w:t>
      </w:r>
      <w:proofErr w:type="spellStart"/>
      <w:r w:rsidRPr="00805A55">
        <w:rPr>
          <w:rFonts w:ascii="Times New Roman" w:hAnsi="Times New Roman" w:cs="Times New Roman"/>
          <w:sz w:val="20"/>
          <w:szCs w:val="20"/>
        </w:rPr>
        <w:t>intracavernous</w:t>
      </w:r>
      <w:proofErr w:type="spellEnd"/>
      <w:r w:rsidRPr="00805A55">
        <w:rPr>
          <w:rFonts w:ascii="Times New Roman" w:hAnsi="Times New Roman" w:cs="Times New Roman"/>
          <w:sz w:val="20"/>
          <w:szCs w:val="20"/>
        </w:rPr>
        <w:t xml:space="preserve"> injection; IIEF, international index of erectile function; DM, diabetes mellitus; OM-MSCs, oral mucosa-derived mesenchymal stem cells; CNI, cavernous nerve injury; BMSCs, bone marrow-derived mesenchymal stem cells; WJ-MSCs, Wharton’s jelly-derived mesenchymal stem cells; HUCMSCs, human umbilical cord mesenchymal stem cells; BMMNCs, bone marrow mononuclear cells; ADSCs, adipose-derived mesenchymal stem cells; PL, platelet lysate; ADRCs, adipose-derived regenerative cells; PM-MSCs, placental matrix-derived mesenchymal stem cells; PSV, peak systolic velocity; UCBSCs, umbilical cord blood stem cells.</w:t>
      </w:r>
    </w:p>
    <w:p w14:paraId="62BD226C" w14:textId="77777777" w:rsidR="00901EFA" w:rsidRPr="00805A55" w:rsidRDefault="00901EFA" w:rsidP="00805A55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14:paraId="0CDE68EC" w14:textId="77777777" w:rsidR="00901EFA" w:rsidRPr="00130E45" w:rsidRDefault="00901EFA" w:rsidP="00130E45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130E45">
        <w:rPr>
          <w:rFonts w:ascii="Times New Roman" w:hAnsi="Times New Roman" w:cs="Times New Roman"/>
          <w:b/>
          <w:sz w:val="20"/>
          <w:szCs w:val="20"/>
        </w:rPr>
        <w:t>References</w:t>
      </w:r>
    </w:p>
    <w:p w14:paraId="4B6BD77D" w14:textId="77777777" w:rsidR="00130E45" w:rsidRPr="00130E45" w:rsidRDefault="00901EFA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  <w:szCs w:val="20"/>
        </w:rPr>
        <w:fldChar w:fldCharType="begin"/>
      </w:r>
      <w:r w:rsidRPr="00130E45">
        <w:rPr>
          <w:rFonts w:ascii="Times New Roman" w:hAnsi="Times New Roman" w:cs="Times New Roman"/>
          <w:szCs w:val="20"/>
        </w:rPr>
        <w:instrText xml:space="preserve"> ADDIN EN.REFLIST </w:instrText>
      </w:r>
      <w:r w:rsidRPr="00130E45">
        <w:rPr>
          <w:rFonts w:ascii="Times New Roman" w:hAnsi="Times New Roman" w:cs="Times New Roman"/>
          <w:szCs w:val="20"/>
        </w:rPr>
        <w:fldChar w:fldCharType="separate"/>
      </w:r>
      <w:r w:rsidR="00130E45" w:rsidRPr="00130E45">
        <w:rPr>
          <w:rFonts w:ascii="Times New Roman" w:hAnsi="Times New Roman" w:cs="Times New Roman"/>
        </w:rPr>
        <w:t>1.</w:t>
      </w:r>
      <w:r w:rsidR="00130E45" w:rsidRPr="00130E45">
        <w:rPr>
          <w:rFonts w:ascii="Times New Roman" w:hAnsi="Times New Roman" w:cs="Times New Roman"/>
        </w:rPr>
        <w:tab/>
        <w:t xml:space="preserve">Koga S, Horiguchi Y. Efficacy of a cultured conditioned medium of exfoliated deciduous dental pulp stem cells in erectile dysfunction patients. </w:t>
      </w:r>
      <w:r w:rsidR="00130E45" w:rsidRPr="00130E45">
        <w:rPr>
          <w:rFonts w:ascii="Times New Roman" w:hAnsi="Times New Roman" w:cs="Times New Roman"/>
          <w:i/>
        </w:rPr>
        <w:t xml:space="preserve">J Cell Mol Med. </w:t>
      </w:r>
      <w:r w:rsidR="00130E45" w:rsidRPr="00130E45">
        <w:rPr>
          <w:rFonts w:ascii="Times New Roman" w:hAnsi="Times New Roman" w:cs="Times New Roman"/>
        </w:rPr>
        <w:t>2022;26(1):195-201.</w:t>
      </w:r>
    </w:p>
    <w:p w14:paraId="0336A144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2.</w:t>
      </w:r>
      <w:r w:rsidRPr="00130E45">
        <w:rPr>
          <w:rFonts w:ascii="Times New Roman" w:hAnsi="Times New Roman" w:cs="Times New Roman"/>
        </w:rPr>
        <w:tab/>
        <w:t xml:space="preserve">Mirzaei M, Bagherinasabsarab M, Pakmanesh H, et al. The Effect of Intracavernosal Injection of Stem Cell in the Treatment of Erectile Dysfunction in Diabetic Patients: A Randomized Single-blinded Clinical Trial. </w:t>
      </w:r>
      <w:r w:rsidRPr="00130E45">
        <w:rPr>
          <w:rFonts w:ascii="Times New Roman" w:hAnsi="Times New Roman" w:cs="Times New Roman"/>
          <w:i/>
        </w:rPr>
        <w:t xml:space="preserve">Urology journal. </w:t>
      </w:r>
      <w:r w:rsidRPr="00130E45">
        <w:rPr>
          <w:rFonts w:ascii="Times New Roman" w:hAnsi="Times New Roman" w:cs="Times New Roman"/>
        </w:rPr>
        <w:t>2021;18(6):675-681.</w:t>
      </w:r>
    </w:p>
    <w:p w14:paraId="61D572C9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lastRenderedPageBreak/>
        <w:t>3.</w:t>
      </w:r>
      <w:r w:rsidRPr="00130E45">
        <w:rPr>
          <w:rFonts w:ascii="Times New Roman" w:hAnsi="Times New Roman" w:cs="Times New Roman"/>
        </w:rPr>
        <w:tab/>
        <w:t xml:space="preserve">You D, Jang MJ, Song G, et al. Safety of autologous bone marrow-derived mesenchymal stem cells in erectile dysfunction: an open-label phase 1 clinical trial. </w:t>
      </w:r>
      <w:r w:rsidRPr="00130E45">
        <w:rPr>
          <w:rFonts w:ascii="Times New Roman" w:hAnsi="Times New Roman" w:cs="Times New Roman"/>
          <w:i/>
        </w:rPr>
        <w:t xml:space="preserve">Cytotherapy. </w:t>
      </w:r>
      <w:r w:rsidRPr="00130E45">
        <w:rPr>
          <w:rFonts w:ascii="Times New Roman" w:hAnsi="Times New Roman" w:cs="Times New Roman"/>
        </w:rPr>
        <w:t>2021;23(10):931-938.</w:t>
      </w:r>
    </w:p>
    <w:p w14:paraId="54A174FE" w14:textId="77777777" w:rsidR="00130E45" w:rsidRPr="0021723D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lang w:val="de-DE"/>
        </w:rPr>
      </w:pPr>
      <w:r w:rsidRPr="00130E45">
        <w:rPr>
          <w:rFonts w:ascii="Times New Roman" w:hAnsi="Times New Roman" w:cs="Times New Roman"/>
        </w:rPr>
        <w:t>4.</w:t>
      </w:r>
      <w:r w:rsidRPr="00130E45">
        <w:rPr>
          <w:rFonts w:ascii="Times New Roman" w:hAnsi="Times New Roman" w:cs="Times New Roman"/>
        </w:rPr>
        <w:tab/>
        <w:t xml:space="preserve">Al Demour S, Adwan S, Jafar H, Rahmeh R, Alhawari H, Awidi A. Safety and Efficacy of 2 Intracavernous Injections of Allogeneic Wharton's Jelly-Derived Mesenchymal Stem Cells in Diabetic Patients with Erectile Dysfunction: Phase 1/2 Clinical Trial. </w:t>
      </w:r>
      <w:r w:rsidRPr="0021723D">
        <w:rPr>
          <w:rFonts w:ascii="Times New Roman" w:hAnsi="Times New Roman" w:cs="Times New Roman"/>
          <w:i/>
          <w:lang w:val="de-DE"/>
        </w:rPr>
        <w:t xml:space="preserve">Urologia internationalis. </w:t>
      </w:r>
      <w:r w:rsidRPr="0021723D">
        <w:rPr>
          <w:rFonts w:ascii="Times New Roman" w:hAnsi="Times New Roman" w:cs="Times New Roman"/>
          <w:lang w:val="de-DE"/>
        </w:rPr>
        <w:t>2021;105(11-12):935-943.</w:t>
      </w:r>
    </w:p>
    <w:p w14:paraId="51121B4D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21723D">
        <w:rPr>
          <w:rFonts w:ascii="Times New Roman" w:hAnsi="Times New Roman" w:cs="Times New Roman"/>
          <w:lang w:val="de-DE"/>
        </w:rPr>
        <w:t>5.</w:t>
      </w:r>
      <w:r w:rsidRPr="0021723D">
        <w:rPr>
          <w:rFonts w:ascii="Times New Roman" w:hAnsi="Times New Roman" w:cs="Times New Roman"/>
          <w:lang w:val="de-DE"/>
        </w:rPr>
        <w:tab/>
        <w:t xml:space="preserve">von Schwarz ER, Busse N, Angelus KM, Omair A, von Schwarz AA, Bogaardt PC. </w:t>
      </w:r>
      <w:r w:rsidRPr="00130E45">
        <w:rPr>
          <w:rFonts w:ascii="Times New Roman" w:hAnsi="Times New Roman" w:cs="Times New Roman"/>
        </w:rPr>
        <w:t xml:space="preserve">Intracavernous injection of stem cell-derived bioactive molecules for erectile dysfunction-a pilot phase non-randomized controlled trial. </w:t>
      </w:r>
      <w:r w:rsidRPr="00130E45">
        <w:rPr>
          <w:rFonts w:ascii="Times New Roman" w:hAnsi="Times New Roman" w:cs="Times New Roman"/>
          <w:i/>
        </w:rPr>
        <w:t xml:space="preserve">Journal of Mens Health. </w:t>
      </w:r>
      <w:r w:rsidRPr="00130E45">
        <w:rPr>
          <w:rFonts w:ascii="Times New Roman" w:hAnsi="Times New Roman" w:cs="Times New Roman"/>
        </w:rPr>
        <w:t>2021;17(4):99-108.</w:t>
      </w:r>
    </w:p>
    <w:p w14:paraId="3EAE2972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6.</w:t>
      </w:r>
      <w:r w:rsidRPr="00130E45">
        <w:rPr>
          <w:rFonts w:ascii="Times New Roman" w:hAnsi="Times New Roman" w:cs="Times New Roman"/>
        </w:rPr>
        <w:tab/>
        <w:t xml:space="preserve">Ory J, Saltzman RG, Blachman-Braun R, et al. The Effect of Transendocardial Stem Cell Injection on Erectile Function in Men With Cardiomyopathy: Results From the TRIDENT, POSEIDON, and TAC-HFT Trials. </w:t>
      </w:r>
      <w:r w:rsidRPr="00130E45">
        <w:rPr>
          <w:rFonts w:ascii="Times New Roman" w:hAnsi="Times New Roman" w:cs="Times New Roman"/>
          <w:i/>
        </w:rPr>
        <w:t xml:space="preserve">J Sex Med. </w:t>
      </w:r>
      <w:r w:rsidRPr="00130E45">
        <w:rPr>
          <w:rFonts w:ascii="Times New Roman" w:hAnsi="Times New Roman" w:cs="Times New Roman"/>
        </w:rPr>
        <w:t>2020;17(4):695-701.</w:t>
      </w:r>
    </w:p>
    <w:p w14:paraId="3A78D767" w14:textId="77777777" w:rsidR="00130E45" w:rsidRPr="0021723D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lang w:val="de-DE"/>
        </w:rPr>
      </w:pPr>
      <w:r w:rsidRPr="00130E45">
        <w:rPr>
          <w:rFonts w:ascii="Times New Roman" w:hAnsi="Times New Roman" w:cs="Times New Roman"/>
        </w:rPr>
        <w:t>7.</w:t>
      </w:r>
      <w:r w:rsidRPr="00130E45">
        <w:rPr>
          <w:rFonts w:ascii="Times New Roman" w:hAnsi="Times New Roman" w:cs="Times New Roman"/>
        </w:rPr>
        <w:tab/>
        <w:t xml:space="preserve">Protogerou V, Beshari SE, Michalopoulos E, et al. The Combined Use of Stem Cells and Platelet Lysate Plasma for the Treatment of Erectile Dysfunction: A Pilot Study-6 Months Results. </w:t>
      </w:r>
      <w:r w:rsidRPr="0021723D">
        <w:rPr>
          <w:rFonts w:ascii="Times New Roman" w:hAnsi="Times New Roman" w:cs="Times New Roman"/>
          <w:i/>
          <w:lang w:val="de-DE"/>
        </w:rPr>
        <w:t xml:space="preserve">Medicines (Basel). </w:t>
      </w:r>
      <w:r w:rsidRPr="0021723D">
        <w:rPr>
          <w:rFonts w:ascii="Times New Roman" w:hAnsi="Times New Roman" w:cs="Times New Roman"/>
          <w:lang w:val="de-DE"/>
        </w:rPr>
        <w:t>2020;7(3).</w:t>
      </w:r>
    </w:p>
    <w:p w14:paraId="48EC4DDA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21723D">
        <w:rPr>
          <w:rFonts w:ascii="Times New Roman" w:hAnsi="Times New Roman" w:cs="Times New Roman"/>
          <w:lang w:val="de-DE"/>
        </w:rPr>
        <w:t>8.</w:t>
      </w:r>
      <w:r w:rsidRPr="0021723D">
        <w:rPr>
          <w:rFonts w:ascii="Times New Roman" w:hAnsi="Times New Roman" w:cs="Times New Roman"/>
          <w:lang w:val="de-DE"/>
        </w:rPr>
        <w:tab/>
        <w:t xml:space="preserve">Haahr MK, Harken Jensen C, Toyserkani NM, et al. </w:t>
      </w:r>
      <w:r w:rsidRPr="00130E45">
        <w:rPr>
          <w:rFonts w:ascii="Times New Roman" w:hAnsi="Times New Roman" w:cs="Times New Roman"/>
        </w:rPr>
        <w:t xml:space="preserve">A 12-Month Follow-up After a Single Intracavernous Injection of Autologous Adipose-Derived Regenerative Cells in Patients with Erectile Dysfunction Following Radical Prostatectomy: An Open-Label Phase I Clinical Trial. </w:t>
      </w:r>
      <w:r w:rsidRPr="00130E45">
        <w:rPr>
          <w:rFonts w:ascii="Times New Roman" w:hAnsi="Times New Roman" w:cs="Times New Roman"/>
          <w:i/>
        </w:rPr>
        <w:t xml:space="preserve">Urology. </w:t>
      </w:r>
      <w:r w:rsidRPr="00130E45">
        <w:rPr>
          <w:rFonts w:ascii="Times New Roman" w:hAnsi="Times New Roman" w:cs="Times New Roman"/>
        </w:rPr>
        <w:t>2018;121:203 e206-203 e213.</w:t>
      </w:r>
    </w:p>
    <w:p w14:paraId="2C739051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9.</w:t>
      </w:r>
      <w:r w:rsidRPr="00130E45">
        <w:rPr>
          <w:rFonts w:ascii="Times New Roman" w:hAnsi="Times New Roman" w:cs="Times New Roman"/>
        </w:rPr>
        <w:tab/>
        <w:t xml:space="preserve">Al Demour S, Jafar H, Adwan S, et al. Safety and Potential Therapeutic Effect of Two Intracavernous Autologous Bone Marrow Derived Mesenchymal Stem Cells </w:t>
      </w:r>
      <w:r w:rsidRPr="00130E45">
        <w:rPr>
          <w:rFonts w:ascii="Times New Roman" w:hAnsi="Times New Roman" w:cs="Times New Roman"/>
        </w:rPr>
        <w:lastRenderedPageBreak/>
        <w:t xml:space="preserve">injections in Diabetic Patients with Erectile Dysfunction: An Open Label Phase I Clinical Trial. </w:t>
      </w:r>
      <w:r w:rsidRPr="00130E45">
        <w:rPr>
          <w:rFonts w:ascii="Times New Roman" w:hAnsi="Times New Roman" w:cs="Times New Roman"/>
          <w:i/>
        </w:rPr>
        <w:t xml:space="preserve">Urologia internationalis. </w:t>
      </w:r>
      <w:r w:rsidRPr="00130E45">
        <w:rPr>
          <w:rFonts w:ascii="Times New Roman" w:hAnsi="Times New Roman" w:cs="Times New Roman"/>
        </w:rPr>
        <w:t>2018;101(3):358-365.</w:t>
      </w:r>
    </w:p>
    <w:p w14:paraId="68745162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10.</w:t>
      </w:r>
      <w:r w:rsidRPr="00130E45">
        <w:rPr>
          <w:rFonts w:ascii="Times New Roman" w:hAnsi="Times New Roman" w:cs="Times New Roman"/>
        </w:rPr>
        <w:tab/>
        <w:t xml:space="preserve">Liu KF, Yu HT, Zhang CW, Zhu CH. Using CD133 stem cells to therapy the erectile dysfunction (ED) by corpus cavernosum angiography surgery. </w:t>
      </w:r>
      <w:r w:rsidRPr="00130E45">
        <w:rPr>
          <w:rFonts w:ascii="Times New Roman" w:hAnsi="Times New Roman" w:cs="Times New Roman"/>
          <w:i/>
        </w:rPr>
        <w:t xml:space="preserve">Biomedical Research-India. </w:t>
      </w:r>
      <w:r w:rsidRPr="00130E45">
        <w:rPr>
          <w:rFonts w:ascii="Times New Roman" w:hAnsi="Times New Roman" w:cs="Times New Roman"/>
        </w:rPr>
        <w:t>2017;28(11):4883-4885.</w:t>
      </w:r>
    </w:p>
    <w:p w14:paraId="51631443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11.</w:t>
      </w:r>
      <w:r w:rsidRPr="00130E45">
        <w:rPr>
          <w:rFonts w:ascii="Times New Roman" w:hAnsi="Times New Roman" w:cs="Times New Roman"/>
        </w:rPr>
        <w:tab/>
        <w:t xml:space="preserve">Yiou R, Hamidou L, Birebent B, et al. Intracavernous Injections of Bone Marrow Mononucleated Cells for Postradical Prostatectomy Erectile Dysfunction: Final Results of the INSTIN Clinical Trial. </w:t>
      </w:r>
      <w:r w:rsidRPr="00130E45">
        <w:rPr>
          <w:rFonts w:ascii="Times New Roman" w:hAnsi="Times New Roman" w:cs="Times New Roman"/>
          <w:i/>
        </w:rPr>
        <w:t xml:space="preserve">Eur Urol Focus. </w:t>
      </w:r>
      <w:r w:rsidRPr="00130E45">
        <w:rPr>
          <w:rFonts w:ascii="Times New Roman" w:hAnsi="Times New Roman" w:cs="Times New Roman"/>
        </w:rPr>
        <w:t>2017;3(6):643-645.</w:t>
      </w:r>
    </w:p>
    <w:p w14:paraId="610D2B40" w14:textId="77777777" w:rsidR="00130E45" w:rsidRPr="0021723D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lang w:val="de-DE"/>
        </w:rPr>
      </w:pPr>
      <w:r w:rsidRPr="00130E45">
        <w:rPr>
          <w:rFonts w:ascii="Times New Roman" w:hAnsi="Times New Roman" w:cs="Times New Roman"/>
        </w:rPr>
        <w:t>12.</w:t>
      </w:r>
      <w:r w:rsidRPr="00130E45">
        <w:rPr>
          <w:rFonts w:ascii="Times New Roman" w:hAnsi="Times New Roman" w:cs="Times New Roman"/>
        </w:rPr>
        <w:tab/>
        <w:t xml:space="preserve">Yiou R, Hamidou L, Birebent B, et al. Safety of Intracavernous Bone Marrow-Mononuclear Cells for Postradical Prostatectomy Erectile Dysfunction: An Open Dose-Escalation Pilot Study. </w:t>
      </w:r>
      <w:r w:rsidRPr="0021723D">
        <w:rPr>
          <w:rFonts w:ascii="Times New Roman" w:hAnsi="Times New Roman" w:cs="Times New Roman"/>
          <w:i/>
          <w:lang w:val="de-DE"/>
        </w:rPr>
        <w:t xml:space="preserve">Eur Urol. </w:t>
      </w:r>
      <w:r w:rsidRPr="0021723D">
        <w:rPr>
          <w:rFonts w:ascii="Times New Roman" w:hAnsi="Times New Roman" w:cs="Times New Roman"/>
          <w:lang w:val="de-DE"/>
        </w:rPr>
        <w:t>2016;69(6):988-991.</w:t>
      </w:r>
    </w:p>
    <w:p w14:paraId="51411914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21723D">
        <w:rPr>
          <w:rFonts w:ascii="Times New Roman" w:hAnsi="Times New Roman" w:cs="Times New Roman"/>
          <w:lang w:val="de-DE"/>
        </w:rPr>
        <w:t>13.</w:t>
      </w:r>
      <w:r w:rsidRPr="0021723D">
        <w:rPr>
          <w:rFonts w:ascii="Times New Roman" w:hAnsi="Times New Roman" w:cs="Times New Roman"/>
          <w:lang w:val="de-DE"/>
        </w:rPr>
        <w:tab/>
        <w:t xml:space="preserve">Haahr MK, Jensen CH, Toyserkani NM, et al. </w:t>
      </w:r>
      <w:r w:rsidRPr="00130E45">
        <w:rPr>
          <w:rFonts w:ascii="Times New Roman" w:hAnsi="Times New Roman" w:cs="Times New Roman"/>
        </w:rPr>
        <w:t xml:space="preserve">Safety and Potential Effect of a Single Intracavernous Injection of Autologous Adipose-Derived Regenerative Cells in Patients with Erectile Dysfunction Following Radical Prostatectomy: An Open-Label Phase I Clinical Trial. </w:t>
      </w:r>
      <w:r w:rsidRPr="00130E45">
        <w:rPr>
          <w:rFonts w:ascii="Times New Roman" w:hAnsi="Times New Roman" w:cs="Times New Roman"/>
          <w:i/>
        </w:rPr>
        <w:t xml:space="preserve">EBioMedicine. </w:t>
      </w:r>
      <w:r w:rsidRPr="00130E45">
        <w:rPr>
          <w:rFonts w:ascii="Times New Roman" w:hAnsi="Times New Roman" w:cs="Times New Roman"/>
        </w:rPr>
        <w:t>2016;5:204-210.</w:t>
      </w:r>
    </w:p>
    <w:p w14:paraId="496C0482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14.</w:t>
      </w:r>
      <w:r w:rsidRPr="00130E45">
        <w:rPr>
          <w:rFonts w:ascii="Times New Roman" w:hAnsi="Times New Roman" w:cs="Times New Roman"/>
        </w:rPr>
        <w:tab/>
        <w:t xml:space="preserve">Levy JA, Marchand M, Iorio L, Cassini W, Zahalsky MP. Determining the Feasibility of Managing Erectile Dysfunction in Humans With Placental-Derived Stem Cells. </w:t>
      </w:r>
      <w:r w:rsidRPr="00130E45">
        <w:rPr>
          <w:rFonts w:ascii="Times New Roman" w:hAnsi="Times New Roman" w:cs="Times New Roman"/>
          <w:i/>
        </w:rPr>
        <w:t xml:space="preserve">J Am Osteopath Assoc. </w:t>
      </w:r>
      <w:r w:rsidRPr="00130E45">
        <w:rPr>
          <w:rFonts w:ascii="Times New Roman" w:hAnsi="Times New Roman" w:cs="Times New Roman"/>
        </w:rPr>
        <w:t>2016;116(1):e1-5.</w:t>
      </w:r>
    </w:p>
    <w:p w14:paraId="4FF5CCD0" w14:textId="77777777" w:rsidR="00130E45" w:rsidRPr="00130E45" w:rsidRDefault="00130E45" w:rsidP="00130E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30E45">
        <w:rPr>
          <w:rFonts w:ascii="Times New Roman" w:hAnsi="Times New Roman" w:cs="Times New Roman"/>
        </w:rPr>
        <w:t>15.</w:t>
      </w:r>
      <w:r w:rsidRPr="00130E45">
        <w:rPr>
          <w:rFonts w:ascii="Times New Roman" w:hAnsi="Times New Roman" w:cs="Times New Roman"/>
        </w:rPr>
        <w:tab/>
        <w:t xml:space="preserve">Bahk JY, Jung JH, Han H, Min SK, Lee YS. Treatment of diabetic impotence with umbilical cord blood stem cell intracavernosal transplant: preliminary report of 7 cases. </w:t>
      </w:r>
      <w:r w:rsidRPr="00130E45">
        <w:rPr>
          <w:rFonts w:ascii="Times New Roman" w:hAnsi="Times New Roman" w:cs="Times New Roman"/>
          <w:i/>
        </w:rPr>
        <w:t xml:space="preserve">Exp Clin Transplant. </w:t>
      </w:r>
      <w:r w:rsidRPr="00130E45">
        <w:rPr>
          <w:rFonts w:ascii="Times New Roman" w:hAnsi="Times New Roman" w:cs="Times New Roman"/>
        </w:rPr>
        <w:t>2010;8(2):150-160.</w:t>
      </w:r>
    </w:p>
    <w:p w14:paraId="23BF1C62" w14:textId="40EB8BC5" w:rsidR="00901EFA" w:rsidRPr="00805A55" w:rsidRDefault="00901EFA" w:rsidP="0097698B">
      <w:pPr>
        <w:tabs>
          <w:tab w:val="left" w:pos="5248"/>
        </w:tabs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130E45">
        <w:rPr>
          <w:rFonts w:ascii="Times New Roman" w:hAnsi="Times New Roman" w:cs="Times New Roman"/>
          <w:sz w:val="20"/>
          <w:szCs w:val="20"/>
        </w:rPr>
        <w:lastRenderedPageBreak/>
        <w:fldChar w:fldCharType="end"/>
      </w:r>
    </w:p>
    <w:sectPr w:rsidR="00901EFA" w:rsidRPr="00805A55" w:rsidSect="00581EC2">
      <w:footerReference w:type="even" r:id="rId7"/>
      <w:footerReference w:type="default" r:id="rId8"/>
      <w:footerReference w:type="first" r:id="rId9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35BC172" w14:textId="77777777" w:rsidR="00581EC2" w:rsidRDefault="00581EC2" w:rsidP="00130E45">
      <w:r>
        <w:separator/>
      </w:r>
    </w:p>
  </w:endnote>
  <w:endnote w:type="continuationSeparator" w:id="0">
    <w:p w14:paraId="64993B10" w14:textId="77777777" w:rsidR="00581EC2" w:rsidRDefault="00581EC2" w:rsidP="00130E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B32F249" w14:textId="6C30A38E" w:rsidR="0021723D" w:rsidRDefault="0021723D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0FF7E7E" wp14:editId="266A2961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988310728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FCBAE9F" w14:textId="73F70A56" w:rsidR="0021723D" w:rsidRPr="0021723D" w:rsidRDefault="0021723D" w:rsidP="0021723D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21723D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0FF7E7E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6FCBAE9F" w14:textId="73F70A56" w:rsidR="0021723D" w:rsidRPr="0021723D" w:rsidRDefault="0021723D" w:rsidP="0021723D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21723D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4924F0F" w14:textId="24E0FE1D" w:rsidR="0021723D" w:rsidRDefault="0021723D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66815CF3" wp14:editId="19274D2F">
              <wp:simplePos x="914400" y="6775152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376458316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CC4EB42" w14:textId="29824C2C" w:rsidR="0021723D" w:rsidRPr="0021723D" w:rsidRDefault="0021723D" w:rsidP="0021723D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21723D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6815CF3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7CC4EB42" w14:textId="29824C2C" w:rsidR="0021723D" w:rsidRPr="0021723D" w:rsidRDefault="0021723D" w:rsidP="0021723D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21723D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FB4F107" w14:textId="71D9412A" w:rsidR="0021723D" w:rsidRDefault="0021723D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36A5DEF2" wp14:editId="2FEE7D75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28552904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36D2C28" w14:textId="0E43B92D" w:rsidR="0021723D" w:rsidRPr="0021723D" w:rsidRDefault="0021723D" w:rsidP="0021723D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21723D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6A5DEF2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036D2C28" w14:textId="0E43B92D" w:rsidR="0021723D" w:rsidRPr="0021723D" w:rsidRDefault="0021723D" w:rsidP="0021723D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21723D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A984E0C" w14:textId="77777777" w:rsidR="00581EC2" w:rsidRDefault="00581EC2" w:rsidP="00130E45">
      <w:r>
        <w:separator/>
      </w:r>
    </w:p>
  </w:footnote>
  <w:footnote w:type="continuationSeparator" w:id="0">
    <w:p w14:paraId="4307AD40" w14:textId="77777777" w:rsidR="00581EC2" w:rsidRDefault="00581EC2" w:rsidP="00130E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7B75139"/>
    <w:multiLevelType w:val="hybridMultilevel"/>
    <w:tmpl w:val="CA769220"/>
    <w:lvl w:ilvl="0" w:tplc="CD0820B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3151090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5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20wwaw1z5ddae0r9p5xa5js0xawxzepz5r&quot;&gt;My EndNote Library&lt;record-ids&gt;&lt;item&gt;915&lt;/item&gt;&lt;item&gt;916&lt;/item&gt;&lt;item&gt;917&lt;/item&gt;&lt;item&gt;918&lt;/item&gt;&lt;item&gt;952&lt;/item&gt;&lt;item&gt;953&lt;/item&gt;&lt;item&gt;954&lt;/item&gt;&lt;item&gt;955&lt;/item&gt;&lt;item&gt;956&lt;/item&gt;&lt;item&gt;957&lt;/item&gt;&lt;item&gt;958&lt;/item&gt;&lt;item&gt;959&lt;/item&gt;&lt;item&gt;961&lt;/item&gt;&lt;item&gt;962&lt;/item&gt;&lt;item&gt;963&lt;/item&gt;&lt;/record-ids&gt;&lt;/item&gt;&lt;/Libraries&gt;"/>
  </w:docVars>
  <w:rsids>
    <w:rsidRoot w:val="00BE7410"/>
    <w:rsid w:val="00130E45"/>
    <w:rsid w:val="0021723D"/>
    <w:rsid w:val="00581EC2"/>
    <w:rsid w:val="0070148F"/>
    <w:rsid w:val="007A60BE"/>
    <w:rsid w:val="00805A55"/>
    <w:rsid w:val="00901EFA"/>
    <w:rsid w:val="0097698B"/>
    <w:rsid w:val="00A015FA"/>
    <w:rsid w:val="00A44BFF"/>
    <w:rsid w:val="00BE7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36DF2BA"/>
  <w15:chartTrackingRefBased/>
  <w15:docId w15:val="{D59D0243-8CEC-4397-A842-3D936ECB5F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15FA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901EF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01EFA"/>
    <w:rPr>
      <w:b/>
      <w:bCs/>
      <w:kern w:val="44"/>
      <w:sz w:val="44"/>
      <w:szCs w:val="44"/>
    </w:rPr>
  </w:style>
  <w:style w:type="paragraph" w:styleId="ListParagraph">
    <w:name w:val="List Paragraph"/>
    <w:basedOn w:val="Normal"/>
    <w:uiPriority w:val="34"/>
    <w:qFormat/>
    <w:rsid w:val="00901EFA"/>
    <w:pPr>
      <w:ind w:firstLineChars="200" w:firstLine="420"/>
    </w:pPr>
  </w:style>
  <w:style w:type="table" w:styleId="TableGrid">
    <w:name w:val="Table Grid"/>
    <w:basedOn w:val="TableNormal"/>
    <w:uiPriority w:val="39"/>
    <w:rsid w:val="00901EFA"/>
    <w:rPr>
      <w:rFonts w:asciiTheme="majorHAnsi" w:hAnsiTheme="majorHAnsi"/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901EFA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01EFA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01EFA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01EFA"/>
    <w:rPr>
      <w:rFonts w:ascii="DengXian" w:eastAsia="DengXian" w:hAnsi="DengXian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130E4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30E4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30E4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30E4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8</Pages>
  <Words>2034</Words>
  <Characters>11594</Characters>
  <Application>Microsoft Office Word</Application>
  <DocSecurity>0</DocSecurity>
  <Lines>96</Lines>
  <Paragraphs>27</Paragraphs>
  <ScaleCrop>false</ScaleCrop>
  <Company/>
  <LinksUpToDate>false</LinksUpToDate>
  <CharactersWithSpaces>13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孙 小涛</dc:creator>
  <cp:keywords/>
  <dc:description/>
  <cp:lastModifiedBy>Hardgrave, Melissa</cp:lastModifiedBy>
  <cp:revision>7</cp:revision>
  <dcterms:created xsi:type="dcterms:W3CDTF">2023-10-31T04:48:00Z</dcterms:created>
  <dcterms:modified xsi:type="dcterms:W3CDTF">2024-02-20T0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7a98fc8,3ae86cc8,16704c4c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2-20T04:17:18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2eaf8e6c-602d-4f85-b3f9-54742214b700</vt:lpwstr>
  </property>
  <property fmtid="{D5CDD505-2E9C-101B-9397-08002B2CF9AE}" pid="11" name="MSIP_Label_2bbab825-a111-45e4-86a1-18cee0005896_ContentBits">
    <vt:lpwstr>2</vt:lpwstr>
  </property>
</Properties>
</file>